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17D7DE" w14:textId="77777777" w:rsidR="00DF2E83" w:rsidRDefault="00DF2E83" w:rsidP="00DF2E83">
      <w:r>
        <w:t>Introduction, but actual motivation for tutorial:</w:t>
      </w:r>
      <w:bookmarkStart w:id="0" w:name="_GoBack"/>
      <w:bookmarkEnd w:id="0"/>
    </w:p>
    <w:p w14:paraId="36C125EF" w14:textId="77777777" w:rsidR="00DF2E83" w:rsidRDefault="00DF2E83" w:rsidP="00DF2E83">
      <w:pPr>
        <w:ind w:firstLine="720"/>
      </w:pPr>
      <w:r>
        <w:t xml:space="preserve">To many, mosquitos are nothing more than a seasonal annoyance. However, mosquitos are important for their role in the transmission of human diseases. For example, the species </w:t>
      </w:r>
      <w:proofErr w:type="spellStart"/>
      <w:r w:rsidRPr="00534C56">
        <w:rPr>
          <w:i/>
        </w:rPr>
        <w:t>Aedes</w:t>
      </w:r>
      <w:proofErr w:type="spellEnd"/>
      <w:r w:rsidRPr="00534C56">
        <w:rPr>
          <w:i/>
        </w:rPr>
        <w:t xml:space="preserve"> </w:t>
      </w:r>
      <w:proofErr w:type="spellStart"/>
      <w:r w:rsidRPr="00534C56">
        <w:rPr>
          <w:i/>
        </w:rPr>
        <w:t>albopictus</w:t>
      </w:r>
      <w:proofErr w:type="spellEnd"/>
      <w:r>
        <w:t xml:space="preserve"> is notable in North America for its ability to spread the West Nile Virus and its association with human inhabited urbanized environments </w:t>
      </w:r>
      <w:r>
        <w:fldChar w:fldCharType="begin" w:fldLock="1"/>
      </w:r>
      <w:r>
        <w:instrText>ADDIN CSL_CITATION { "citationItems" : [ { "id" : "ITEM-1", "itemData" : { "DOI" : "10.1371/journal.pone.0060874", "ISBN" : "1932-6203", "ISSN" : "19326203", "PMID" : "23565282", "abstract" : "The Asian tiger mosquito, Aedes albopictus (Skuse), is an invasive species with substantial biting activity, high disease vector potential, and a global distribution that continues to expand. New Jersey, southern New York, and Pennsylvania are currently the northernmost boundary of established Ae. albopictus populations in the eastern United States. Using positive geographic locations from these areas, we modeled the potential future range expansion of Ae. albopictus in northeastern USA under two climate change scenarios. The land area with environmental conditions suitable for Ae. albopictus populations is expected to increase from the current 5% to 16% in the next two decades and to 43%-49% by the end of the century. Presently, about one-third of the total human population of 55 million in northeastern USA reside in urban areas where Ae. albopictus is present. This number is predicted to double to about 60% by the end of the century, encompassing all major urban centers and placing over 30 million people under the threat of dense Ae. albopictus infestations. This mosquito species presents unique challenges to public health agencies and has already strained the resources available to mosquito control programs within its current range. As it continues to expand into areas with fewer resources and limited organized mosquito control, these challenges will be further exacerbated. Anticipating areas of potential establishment, while planning ahead and gathering sufficient resources will be the key for successful public health campaigns. A broad effort in community sanitation and education at all levels of government and the private sector will be required until new control techniques are developed that can be applied efficiently and effectively at reasonable cost to very large areas.", "author" : [ { "dropping-particle" : "", "family" : "Rochlin", "given" : "Ilia", "non-dropping-particle" : "", "parse-names" : false, "suffix" : "" }, { "dropping-particle" : "V.", "family" : "Ninivaggi", "given" : "Dominick", "non-dropping-particle" : "", "parse-names" : false, "suffix" : "" }, { "dropping-particle" : "", "family" : "Hutchinson", "given" : "Michael L.", "non-dropping-particle" : "", "parse-names" : false, "suffix" : "" }, { "dropping-particle" : "", "family" : "Farajollahi", "given" : "Ary", "non-dropping-particle" : "", "parse-names" : false, "suffix" : "" } ], "container-title" : "PLoS ONE", "id" : "ITEM-1", "issue" : "4", "issued" : { "date-parts" : [ [ "2013" ] ] }, "page" : "1-9", "title" : "Climate Change and Range Expansion of the Asian Tiger Mosquito (Aedes albopictus) in Northeastern USA: Implications for Public Health Practitioners", "type" : "article-journal", "volume" : "8" }, "uris" : [ "http://www.mendeley.com/documents/?uuid=29e15d4d-fea0-4d5c-8a58-32afa2cd12e4" ] } ], "mendeley" : { "formattedCitation" : "(Rochlin et al. 2013)", "plainTextFormattedCitation" : "(Rochlin et al. 2013)", "previouslyFormattedCitation" : "(Rochlin et al. 2013)" }, "properties" : { "noteIndex" : 0 }, "schema" : "https://github.com/citation-style-language/schema/raw/master/csl-citation.json" }</w:instrText>
      </w:r>
      <w:r>
        <w:fldChar w:fldCharType="separate"/>
      </w:r>
      <w:r w:rsidRPr="008E1F1E">
        <w:rPr>
          <w:noProof/>
        </w:rPr>
        <w:t>(Rochlin et al. 2013)</w:t>
      </w:r>
      <w:r>
        <w:fldChar w:fldCharType="end"/>
      </w:r>
      <w:r>
        <w:t xml:space="preserve">. As the environment changes in response to global warming, it is likely that the ranges and habits of mosquitos like </w:t>
      </w:r>
      <w:proofErr w:type="spellStart"/>
      <w:r w:rsidRPr="00E068FB">
        <w:rPr>
          <w:i/>
        </w:rPr>
        <w:t>Aedes</w:t>
      </w:r>
      <w:proofErr w:type="spellEnd"/>
      <w:r w:rsidRPr="00E068FB">
        <w:rPr>
          <w:i/>
        </w:rPr>
        <w:t xml:space="preserve"> </w:t>
      </w:r>
      <w:proofErr w:type="spellStart"/>
      <w:r w:rsidRPr="00E068FB">
        <w:rPr>
          <w:i/>
        </w:rPr>
        <w:t>albopictus</w:t>
      </w:r>
      <w:proofErr w:type="spellEnd"/>
      <w:r>
        <w:t xml:space="preserve"> will also change. Differences in mosquito habits over time could put an increased number of people at risk for contracting mosquito-borne diseases, so it is important to investigate the various facets of mosquitos interacting with their environments. </w:t>
      </w:r>
    </w:p>
    <w:p w14:paraId="2AD903D6" w14:textId="77777777" w:rsidR="00DF2E83" w:rsidRDefault="00DF2E83" w:rsidP="00DF2E83">
      <w:pPr>
        <w:ind w:firstLine="720"/>
      </w:pPr>
      <w:r>
        <w:t xml:space="preserve">This tutorial will provide a preliminary look at three different avenues of investigation. First, we will examine whether there is a relationship between mosquito species richness and latitude in the United States. The latitudinal diversity gradient (LDG) has been explored in other species such as shore fishes and African birds, but little work has been done on LDGs for mosquitos. Findings seem to suggest that factors such as the mid-domain effect and average temperature were useful predictors for LDGs. A study on African birds also found that examining species richness in latitudinal bands could be misleading on a continental scale </w:t>
      </w:r>
      <w:r>
        <w:fldChar w:fldCharType="begin" w:fldLock="1"/>
      </w:r>
      <w:r>
        <w:instrText>ADDIN CSL_CITATION { "citationItems" : [ { "id" : "ITEM-1", "itemData" : { "DOI" : "10.1890/04-0883", "ISSN" : "0012-9658", "author" : [ { "dropping-particle" : "", "family" : "Mora", "given" : "Camilo", "non-dropping-particle" : "", "parse-names" : false, "suffix" : "" }, { "dropping-particle" : "", "family" : "Robertson", "given" : "D. Ross", "non-dropping-particle" : "", "parse-names" : false, "suffix" : "" }, { "dropping-particle" : "", "family" : "Camilo Mora", "given" : "", "non-dropping-particle" : "", "parse-names" : false, "suffix" : "" }, { "dropping-particle" : "", "family" : "D. Ross Robertson", "given" : "", "non-dropping-particle" : "", "parse-names" : false, "suffix" : "" } ], "container-title" : "America", "id" : "ITEM-1", "issue" : "7", "issued" : { "date-parts" : [ [ "2005" ] ] }, "page" : "1771-1782", "title" : "Causes of Latitudinal Gradients in Species Richness : a Test With Fishes of the Tropical Eastern Pacific", "type" : "article-journal", "volume" : "86" }, "uris" : [ "http://www.mendeley.com/documents/?uuid=72386a09-851e-4348-a52e-558d44c25567" ] }, { "id" : "ITEM-2", "itemData" : { "DOI" : "10.1073/pnas.091100998", "ISBN" : "0027-8424", "ISSN" : "0027-8424", "PMID" : "11344307", "abstract" : "The world contains boundaries (e.g., continental edge for terrestrial taxa) that impose geometric constraints on the distribution of species ranges. Thus, contrary to traditional thinking, the expected species richness pattern in absence of ecological or physiographical factors is unlikely to be uniform. Species richness has been shown to peak in the middle of a bounded one-dimensional domain, even in the absence of ecological or physiographical factors. Because species ranges are not linear, an extension of the approach to two dimensions is necessary. Here we present a two-dimensional null model accounting for effects of geometric constraints. We use the model to examine the effects of continental edge on the distribution of terrestrial animals in Africa and compare the predictions with the observed pattern of species richness in birds endemic to the continent. Latitudinal, longitudinal, and two-dimensional patterns of species richness are predicted well from the modeled null effects alone. As expected, null effects are of high significance for wide ranging species only. Our results highlight the conceptual significance of an until recently neglected constraint from continental shape alone and support a more cautious analysis of species richness patterns at this scale.", "author" : [ { "dropping-particle" : "", "family" : "Jetz", "given" : "W.", "non-dropping-particle" : "", "parse-names" : false, "suffix" : "" }, { "dropping-particle" : "", "family" : "Rahbek", "given" : "C.", "non-dropping-particle" : "", "parse-names" : false, "suffix" : "" } ], "container-title" : "Proceedings of the National Academy of Sciences", "id" : "ITEM-2", "issue" : "10", "issued" : { "date-parts" : [ [ "2001" ] ] }, "page" : "5661-5666", "title" : "Geometric constraints explain much of the species richness pattern in African birds", "type" : "article-journal", "volume" : "98" }, "uris" : [ "http://www.mendeley.com/documents/?uuid=125f6fd7-7720-47f8-881c-89e7ed785954" ] } ], "mendeley" : { "formattedCitation" : "(Jetz and Rahbek 2001, Mora et al. 2005)", "plainTextFormattedCitation" : "(Jetz and Rahbek 2001, Mora et al. 2005)" }, "properties" : { "noteIndex" : 0 }, "schema" : "https://github.com/citation-style-language/schema/raw/master/csl-citation.json" }</w:instrText>
      </w:r>
      <w:r>
        <w:fldChar w:fldCharType="separate"/>
      </w:r>
      <w:r w:rsidRPr="00EA20A9">
        <w:rPr>
          <w:noProof/>
        </w:rPr>
        <w:t>(Jetz and Rahbek 2001, Mora et al. 2005)</w:t>
      </w:r>
      <w:r>
        <w:fldChar w:fldCharType="end"/>
      </w:r>
      <w:r>
        <w:t>. In this tutorial we will transform NEON data to construct preliminary models of mosquito species richness in relation to latitude. A second aspect of mosquito data under consideration is the Julian date of first occurrence for certain species of mosquitos</w:t>
      </w:r>
      <w:commentRangeStart w:id="1"/>
      <w:r>
        <w:t xml:space="preserve">. In particular </w:t>
      </w:r>
      <w:commentRangeEnd w:id="1"/>
      <w:r>
        <w:rPr>
          <w:rStyle w:val="CommentReference"/>
        </w:rPr>
        <w:commentReference w:id="1"/>
      </w:r>
      <w:r>
        <w:t xml:space="preserve">in this tutorial we will be examining </w:t>
      </w:r>
      <w:r w:rsidRPr="00672ED3">
        <w:t>the species</w:t>
      </w:r>
      <w:r w:rsidRPr="00672ED3">
        <w:rPr>
          <w:i/>
        </w:rPr>
        <w:t xml:space="preserve"> </w:t>
      </w:r>
      <w:proofErr w:type="spellStart"/>
      <w:r w:rsidRPr="00672ED3">
        <w:rPr>
          <w:i/>
        </w:rPr>
        <w:t>Aedes</w:t>
      </w:r>
      <w:proofErr w:type="spellEnd"/>
      <w:r w:rsidRPr="00672ED3">
        <w:rPr>
          <w:i/>
        </w:rPr>
        <w:t xml:space="preserve"> </w:t>
      </w:r>
      <w:proofErr w:type="spellStart"/>
      <w:r w:rsidRPr="00672ED3">
        <w:rPr>
          <w:i/>
        </w:rPr>
        <w:t>albopictus</w:t>
      </w:r>
      <w:proofErr w:type="spellEnd"/>
      <w:r>
        <w:t xml:space="preserve"> and </w:t>
      </w:r>
      <w:proofErr w:type="spellStart"/>
      <w:r w:rsidRPr="00672ED3">
        <w:rPr>
          <w:i/>
        </w:rPr>
        <w:t>Culex</w:t>
      </w:r>
      <w:proofErr w:type="spellEnd"/>
      <w:r w:rsidRPr="00672ED3">
        <w:rPr>
          <w:i/>
        </w:rPr>
        <w:t xml:space="preserve"> </w:t>
      </w:r>
      <w:proofErr w:type="spellStart"/>
      <w:r w:rsidRPr="00672ED3">
        <w:rPr>
          <w:i/>
        </w:rPr>
        <w:t>tarsalis</w:t>
      </w:r>
      <w:proofErr w:type="spellEnd"/>
      <w:r>
        <w:t xml:space="preserve"> because of their abilities to transmit diseases and their relative presence in the NEON data. Part of our analysis will focus on whether these two species of mosquitos are invading new areas of the United States and visualizing our results. Our third vignette will then focus on the abundance of mosquitos over time. As the environment changes in response to rises in temperature or changes in land use, it is possible that the number of mosquitos in these areas could also change. So to investigate this possible phenomenon, we will be creating preliminary models and visualizations. </w:t>
      </w:r>
    </w:p>
    <w:p w14:paraId="6275038E" w14:textId="77777777" w:rsidR="005149F4" w:rsidRDefault="005149F4"/>
    <w:sectPr w:rsidR="005149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arlotte Roiger" w:date="2017-06-21T11:33:00Z" w:initials="CR">
    <w:p w14:paraId="7233EC39" w14:textId="77777777" w:rsidR="00DF2E83" w:rsidRDefault="00DF2E83" w:rsidP="00DF2E83">
      <w:pPr>
        <w:pStyle w:val="CommentText"/>
      </w:pPr>
      <w:r>
        <w:rPr>
          <w:rStyle w:val="CommentReference"/>
        </w:rPr>
        <w:annotationRef/>
      </w:r>
      <w:r>
        <w:t>I’ll probably need to insert more sources in the future to back up information and beef up justification for vignettes #2 and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33EC3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rlotte Roiger">
    <w15:presenceInfo w15:providerId="AD" w15:userId="S-1-5-21-1207986578-2219844525-2392654088-8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2E83"/>
    <w:rsid w:val="005149F4"/>
    <w:rsid w:val="00DF2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F3F2F"/>
  <w15:chartTrackingRefBased/>
  <w15:docId w15:val="{6EBF78CB-34AE-4F8F-8FF2-11B0A89C9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E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2E83"/>
    <w:rPr>
      <w:sz w:val="16"/>
      <w:szCs w:val="16"/>
    </w:rPr>
  </w:style>
  <w:style w:type="paragraph" w:styleId="CommentText">
    <w:name w:val="annotation text"/>
    <w:basedOn w:val="Normal"/>
    <w:link w:val="CommentTextChar"/>
    <w:uiPriority w:val="99"/>
    <w:semiHidden/>
    <w:unhideWhenUsed/>
    <w:rsid w:val="00DF2E83"/>
    <w:pPr>
      <w:spacing w:line="240" w:lineRule="auto"/>
    </w:pPr>
    <w:rPr>
      <w:sz w:val="20"/>
      <w:szCs w:val="20"/>
    </w:rPr>
  </w:style>
  <w:style w:type="character" w:customStyle="1" w:styleId="CommentTextChar">
    <w:name w:val="Comment Text Char"/>
    <w:basedOn w:val="DefaultParagraphFont"/>
    <w:link w:val="CommentText"/>
    <w:uiPriority w:val="99"/>
    <w:semiHidden/>
    <w:rsid w:val="00DF2E83"/>
    <w:rPr>
      <w:sz w:val="20"/>
      <w:szCs w:val="20"/>
    </w:rPr>
  </w:style>
  <w:style w:type="paragraph" w:styleId="BalloonText">
    <w:name w:val="Balloon Text"/>
    <w:basedOn w:val="Normal"/>
    <w:link w:val="BalloonTextChar"/>
    <w:uiPriority w:val="99"/>
    <w:semiHidden/>
    <w:unhideWhenUsed/>
    <w:rsid w:val="00DF2E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E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1382</Words>
  <Characters>7884</Characters>
  <Application>Microsoft Office Word</Application>
  <DocSecurity>0</DocSecurity>
  <Lines>65</Lines>
  <Paragraphs>18</Paragraphs>
  <ScaleCrop>false</ScaleCrop>
  <Company>Battelle Ecology</Company>
  <LinksUpToDate>false</LinksUpToDate>
  <CharactersWithSpaces>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oiger</dc:creator>
  <cp:keywords/>
  <dc:description/>
  <cp:lastModifiedBy>Charlotte Roiger</cp:lastModifiedBy>
  <cp:revision>1</cp:revision>
  <dcterms:created xsi:type="dcterms:W3CDTF">2017-06-21T21:29:00Z</dcterms:created>
  <dcterms:modified xsi:type="dcterms:W3CDTF">2017-06-21T21:31:00Z</dcterms:modified>
</cp:coreProperties>
</file>